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18A2D863"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dynamics.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3A541DB0"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3C7107"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4803CCF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3C7107"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1A53E107" w14:textId="77777777" w:rsidR="00DC10A0" w:rsidRDefault="00C566E3" w:rsidP="00C566E3">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in eqn. 1. The procedure for selecting the channel currents </w:t>
      </w:r>
      <w:r w:rsidRPr="00C566E3">
        <w:lastRenderedPageBreak/>
        <w:t>and their model parameters are described next using an approach we proposed recently.</w:t>
      </w:r>
    </w:p>
    <w:p w14:paraId="0A2C2FF2" w14:textId="1EE43740" w:rsidR="00C566E3" w:rsidRPr="00C566E3" w:rsidRDefault="00C566E3" w:rsidP="00C566E3">
      <w:pPr>
        <w:rPr>
          <w:color w:val="000000"/>
        </w:rPr>
      </w:pP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w:t>
      </w:r>
      <w:r w:rsidRPr="00DC10A0">
        <w:rPr>
          <w:color w:val="000000"/>
        </w:rPr>
        <w:t>Similarly, leak, transient sodium Nat</w:t>
      </w:r>
      <w:r w:rsidR="004929F3" w:rsidRPr="00DC10A0">
        <w:rPr>
          <w:color w:val="000000"/>
        </w:rPr>
        <w:t>,</w:t>
      </w:r>
      <w:r w:rsidRPr="00DC10A0">
        <w:rPr>
          <w:color w:val="000000"/>
        </w:rPr>
        <w:t xml:space="preserve"> and delayed rectifier Kdr currents set the spiking properties for the spiking module</w:t>
      </w:r>
      <w:r w:rsidRPr="00C566E3">
        <w:rPr>
          <w:color w:val="000000"/>
        </w:rPr>
        <w:t xml:space="preserv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5C20FC8A"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20148995" w:rsidR="00C566E3" w:rsidRPr="00C566E3" w:rsidRDefault="00C566E3" w:rsidP="00C566E3">
      <w:pPr>
        <w:rPr>
          <w:color w:val="000000"/>
        </w:rPr>
      </w:pPr>
      <w:r w:rsidRPr="00C566E3">
        <w:rPr>
          <w:bCs/>
          <w:i/>
          <w:iCs/>
        </w:rPr>
        <w:t xml:space="preserve">Design of the </w:t>
      </w:r>
      <w:proofErr w:type="spellStart"/>
      <w:r w:rsidRPr="00C566E3">
        <w:rPr>
          <w:bCs/>
          <w:i/>
          <w:iCs/>
        </w:rPr>
        <w:t>CaS</w:t>
      </w:r>
      <w:proofErr w:type="spellEnd"/>
      <w:r w:rsidRPr="00C566E3">
        <w:rPr>
          <w:bCs/>
          <w:i/>
          <w:iCs/>
        </w:rPr>
        <w:t>-</w:t>
      </w:r>
      <w:proofErr w:type="spellStart"/>
      <w:r w:rsidRPr="00C566E3">
        <w:rPr>
          <w:bCs/>
          <w:i/>
          <w:iCs/>
        </w:rPr>
        <w:t>CaT</w:t>
      </w:r>
      <w:proofErr w:type="spellEnd"/>
      <w:r w:rsidRPr="00C566E3">
        <w:rPr>
          <w:bCs/>
          <w:i/>
          <w:iCs/>
        </w:rPr>
        <w:t>-</w:t>
      </w:r>
      <w:r w:rsidR="0031792D">
        <w:rPr>
          <w:bCs/>
          <w:i/>
          <w:iCs/>
        </w:rPr>
        <w:t>sAHP</w:t>
      </w:r>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1F82EF8F"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0B90A691" w14:textId="1DE31494"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w:t>
      </w:r>
      <w:r w:rsidRPr="00C566E3">
        <w:t xml:space="preserve">parameters of the two currents. Both channels can be segregated up to ~-60 mV in this model. </w:t>
      </w:r>
      <w:r w:rsidRPr="00C566E3">
        <w:rPr>
          <w:color w:val="000000"/>
        </w:rPr>
        <w:t xml:space="preserve">Optimizing the </w:t>
      </w:r>
    </w:p>
    <w:p w14:paraId="4B485E81" w14:textId="4D6160F1" w:rsidR="00D93BAE" w:rsidRDefault="00FE17D1"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558D321B">
                <wp:simplePos x="0" y="0"/>
                <wp:positionH relativeFrom="margin">
                  <wp:align>right</wp:align>
                </wp:positionH>
                <wp:positionV relativeFrom="paragraph">
                  <wp:posOffset>2402840</wp:posOffset>
                </wp:positionV>
                <wp:extent cx="28956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95600" cy="457200"/>
                        </a:xfrm>
                        <a:prstGeom prst="rect">
                          <a:avLst/>
                        </a:prstGeom>
                        <a:solidFill>
                          <a:prstClr val="white"/>
                        </a:solidFill>
                        <a:ln>
                          <a:noFill/>
                        </a:ln>
                      </wps:spPr>
                      <wps:txbx>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189.2pt;width:228pt;height:36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" stroked="f">
                <v:textbox inset="0,0,0,0">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v:textbox>
                <w10:wrap anchorx="margin"/>
              </v:shape>
            </w:pict>
          </mc:Fallback>
        </mc:AlternateContent>
      </w:r>
      <w:r>
        <w:rPr>
          <w:noProof/>
        </w:rPr>
        <w:drawing>
          <wp:inline distT="0" distB="0" distL="0" distR="0" wp14:anchorId="663019F2" wp14:editId="1164DBC4">
            <wp:extent cx="3108960" cy="2487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61869CEA" w14:textId="00476103" w:rsidR="00D93BAE" w:rsidRDefault="00D93BAE" w:rsidP="00C566E3">
      <w:pPr>
        <w:rPr>
          <w:color w:val="000000"/>
        </w:rPr>
      </w:pPr>
    </w:p>
    <w:p w14:paraId="03CE77E1" w14:textId="3F627B7D" w:rsidR="00D93BAE" w:rsidRDefault="00D93BAE" w:rsidP="00C566E3">
      <w:pPr>
        <w:rPr>
          <w:color w:val="000000"/>
        </w:rPr>
      </w:pPr>
    </w:p>
    <w:p w14:paraId="2EA8B977" w14:textId="52746572" w:rsidR="00D93BAE" w:rsidRDefault="00D93BAE" w:rsidP="00C566E3">
      <w:pPr>
        <w:rPr>
          <w:color w:val="000000"/>
        </w:rPr>
      </w:pPr>
    </w:p>
    <w:p w14:paraId="316F72C9" w14:textId="5279AC82" w:rsidR="00C566E3" w:rsidRPr="00C566E3" w:rsidRDefault="00C566E3" w:rsidP="00C566E3">
      <w:pPr>
        <w:rPr>
          <w:color w:val="000000"/>
        </w:rPr>
      </w:pPr>
      <w:r w:rsidRPr="00C566E3">
        <w:rPr>
          <w:color w:val="000000"/>
        </w:rPr>
        <w:t xml:space="preserve">parameters after implementing the segregation </w:t>
      </w:r>
      <w:r w:rsidRPr="00DC10A0">
        <w:rPr>
          <w:color w:val="000000"/>
        </w:rPr>
        <w:t xml:space="preserve">(Fig. </w:t>
      </w:r>
      <w:r w:rsidR="00DC10A0" w:rsidRPr="00DC10A0">
        <w:rPr>
          <w:color w:val="000000"/>
        </w:rPr>
        <w:t>1</w:t>
      </w:r>
      <w:r w:rsidRPr="00DC10A0">
        <w:rPr>
          <w:color w:val="000000"/>
        </w:rPr>
        <w:t>)</w:t>
      </w:r>
      <w:r w:rsidRPr="00C566E3">
        <w:rPr>
          <w:color w:val="000000"/>
        </w:rPr>
        <w:t xml:space="preserve">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4CE9E65C"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w:t>
      </w:r>
      <w:r w:rsidR="00582132">
        <w:t xml:space="preserve">duration of the </w:t>
      </w:r>
      <w:r w:rsidRPr="00C566E3">
        <w:t xml:space="preserve">initial high frequency of the adapting characteristic. On the other hand, increasing </w:t>
      </w:r>
      <w:proofErr w:type="spellStart"/>
      <w:r w:rsidRPr="00C566E3">
        <w:t>gKM</w:t>
      </w:r>
      <w:proofErr w:type="spellEnd"/>
      <w:r w:rsidRPr="00C566E3">
        <w:t xml:space="preserve"> </w:t>
      </w:r>
      <w:r w:rsidR="00A20F15">
        <w:t xml:space="preserve">and </w:t>
      </w:r>
      <w:proofErr w:type="spellStart"/>
      <w:r w:rsidR="00A20F15">
        <w:t>gNap</w:t>
      </w:r>
      <w:proofErr w:type="spellEnd"/>
      <w:r w:rsidR="00A20F15">
        <w:t xml:space="preserve"> together </w:t>
      </w:r>
      <w:r w:rsidRPr="00C566E3">
        <w:t>(~0.17</w:t>
      </w:r>
      <w:r w:rsidR="00A20F15">
        <w:t xml:space="preserve"> and 0.001, respectively</w:t>
      </w:r>
      <w:r w:rsidRPr="00C566E3">
        <w:t xml:space="preserve">)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w:t>
      </w:r>
      <w:r w:rsidR="00A20F15">
        <w:rPr>
          <w:color w:val="000000"/>
        </w:rPr>
        <w:t xml:space="preserve">This </w:t>
      </w:r>
      <w:proofErr w:type="gramStart"/>
      <w:r w:rsidR="00A20F15">
        <w:rPr>
          <w:color w:val="000000"/>
        </w:rPr>
        <w:t>particular</w:t>
      </w:r>
      <w:r w:rsidRPr="00C566E3">
        <w:rPr>
          <w:color w:val="000000"/>
        </w:rPr>
        <w:t xml:space="preserve"> neuron</w:t>
      </w:r>
      <w:proofErr w:type="gramEnd"/>
      <w:r w:rsidRPr="00C566E3">
        <w:rPr>
          <w:color w:val="000000"/>
        </w:rPr>
        <w:t xml:space="preserve"> becomes an endogenous spiker if segregation is not implemented (Fig. 2C).</w:t>
      </w:r>
    </w:p>
    <w:p w14:paraId="65E0B4B5" w14:textId="6CE265F3" w:rsidR="00C566E3" w:rsidRDefault="005B476A" w:rsidP="00C566E3">
      <w:pPr>
        <w:rPr>
          <w:sz w:val="24"/>
          <w:szCs w:val="24"/>
          <w:u w:val="single"/>
        </w:rPr>
      </w:pPr>
      <w:r>
        <w:rPr>
          <w:noProof/>
        </w:rPr>
        <w:drawing>
          <wp:inline distT="0" distB="0" distL="0" distR="0" wp14:anchorId="31068C4E" wp14:editId="33C831EA">
            <wp:extent cx="2937510" cy="2606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268" cy="2617358"/>
                    </a:xfrm>
                    <a:prstGeom prst="rect">
                      <a:avLst/>
                    </a:prstGeom>
                    <a:noFill/>
                    <a:ln>
                      <a:noFill/>
                    </a:ln>
                  </pic:spPr>
                </pic:pic>
              </a:graphicData>
            </a:graphic>
          </wp:inline>
        </w:drawing>
      </w:r>
    </w:p>
    <w:p w14:paraId="2EC5A882" w14:textId="47995B89" w:rsidR="006F5250" w:rsidRDefault="00DC10A0" w:rsidP="00C566E3">
      <w:pPr>
        <w:rPr>
          <w:sz w:val="24"/>
          <w:szCs w:val="24"/>
          <w:u w:val="single"/>
        </w:rPr>
      </w:pPr>
      <w:r>
        <w:rPr>
          <w:noProof/>
        </w:rPr>
        <w:lastRenderedPageBreak/>
        <mc:AlternateContent>
          <mc:Choice Requires="wps">
            <w:drawing>
              <wp:anchor distT="0" distB="0" distL="114300" distR="114300" simplePos="0" relativeHeight="251664384" behindDoc="0" locked="0" layoutInCell="1" allowOverlap="1" wp14:anchorId="28553C0C" wp14:editId="61597747">
                <wp:simplePos x="0" y="0"/>
                <wp:positionH relativeFrom="margin">
                  <wp:align>left</wp:align>
                </wp:positionH>
                <wp:positionV relativeFrom="paragraph">
                  <wp:posOffset>3175</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 w14:anchorId="28553C0C" id="Text Box 16" o:spid="_x0000_s1027" type="#_x0000_t202" style="position:absolute;margin-left:0;margin-top:.25pt;width:231.35pt;height:36pt;z-index:2516643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w10:wrap anchorx="margin"/>
              </v:shape>
            </w:pict>
          </mc:Fallback>
        </mc:AlternateContent>
      </w:r>
    </w:p>
    <w:p w14:paraId="788180A8" w14:textId="54512230"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p>
    <w:p w14:paraId="7943A74B" w14:textId="6A321FC7" w:rsidR="00D93BAE" w:rsidRDefault="00C566E3" w:rsidP="00C566E3">
      <w:pPr>
        <w:rPr>
          <w:color w:val="000000"/>
        </w:rPr>
      </w:pPr>
      <w:proofErr w:type="spellStart"/>
      <w:r w:rsidRPr="00C566E3">
        <w:rPr>
          <w:u w:val="single"/>
        </w:rPr>
        <w:t>CaS</w:t>
      </w:r>
      <w:proofErr w:type="spellEnd"/>
      <w:r w:rsidRPr="00C566E3">
        <w:rPr>
          <w:u w:val="single"/>
        </w:rPr>
        <w:t>-</w:t>
      </w:r>
      <w:proofErr w:type="spellStart"/>
      <w:r w:rsidRPr="00C566E3">
        <w:rPr>
          <w:u w:val="single"/>
        </w:rPr>
        <w:t>CaT</w:t>
      </w:r>
      <w:proofErr w:type="spellEnd"/>
      <w:r w:rsidRPr="00C566E3">
        <w:rPr>
          <w:u w:val="single"/>
        </w:rPr>
        <w:t>-</w:t>
      </w:r>
      <w:r w:rsidR="0031792D">
        <w:rPr>
          <w:u w:val="single"/>
        </w:rPr>
        <w:t>sAHP</w:t>
      </w:r>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w:t>
      </w:r>
      <w:r w:rsidR="006978BD">
        <w:t>64</w:t>
      </w:r>
      <w:r w:rsidR="00A20F15">
        <w:t xml:space="preserve"> while</w:t>
      </w:r>
      <w:r w:rsidRPr="00C566E3">
        <w:t xml:space="preserve"> </w:t>
      </w:r>
      <w:proofErr w:type="spellStart"/>
      <w:r w:rsidRPr="00C566E3">
        <w:t>CaT</w:t>
      </w:r>
      <w:proofErr w:type="spellEnd"/>
      <w:r w:rsidR="0031792D">
        <w:t xml:space="preserve"> and sAHP</w:t>
      </w:r>
      <w:r w:rsidRPr="00C566E3">
        <w:t xml:space="preserve"> </w:t>
      </w:r>
      <w:r w:rsidR="00A20F15">
        <w:t>remain</w:t>
      </w:r>
      <w:r w:rsidRPr="00C566E3">
        <w:t xml:space="preserve"> unsegregated (Fig. 3</w:t>
      </w:r>
      <w:r w:rsidR="00A20F15">
        <w:t>A</w:t>
      </w:r>
      <w:r w:rsidRPr="00C566E3">
        <w:t xml:space="preserve">).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001</w:t>
      </w:r>
      <w:r w:rsidRPr="00C81685">
        <w:rPr>
          <w:color w:val="000000"/>
        </w:rPr>
        <w:t xml:space="preserve"> ,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w:t>
      </w:r>
    </w:p>
    <w:p w14:paraId="4DB991A5" w14:textId="471475B6" w:rsidR="00D93BAE" w:rsidRDefault="00FE17D1" w:rsidP="00C566E3">
      <w:pPr>
        <w:rPr>
          <w:color w:val="000000"/>
        </w:rPr>
      </w:pPr>
      <w:r>
        <w:rPr>
          <w:noProof/>
        </w:rPr>
        <w:drawing>
          <wp:inline distT="0" distB="0" distL="0" distR="0" wp14:anchorId="6F29646A" wp14:editId="20C135DD">
            <wp:extent cx="3108960" cy="24872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sAHP)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4C05DC0B" w14:textId="68DE3A73" w:rsidR="006978BD" w:rsidRPr="006978BD" w:rsidRDefault="006978BD" w:rsidP="006978BD">
      <w:pPr>
        <w:pStyle w:val="NormalWeb"/>
        <w:rPr>
          <w:rFonts w:ascii="Times New Roman" w:hAnsi="Times New Roman" w:cs="Times New Roman"/>
          <w:color w:val="000000"/>
          <w:sz w:val="20"/>
          <w:szCs w:val="20"/>
        </w:rPr>
      </w:pPr>
      <w:r w:rsidRPr="003A2DC9">
        <w:rPr>
          <w:rFonts w:ascii="Times New Roman" w:hAnsi="Times New Roman" w:cs="Times New Roman"/>
          <w:color w:val="000000"/>
          <w:sz w:val="20"/>
          <w:szCs w:val="20"/>
          <w:highlight w:val="yellow"/>
        </w:rPr>
        <w:t xml:space="preserve">a bursting </w:t>
      </w:r>
      <w:proofErr w:type="gramStart"/>
      <w:r w:rsidRPr="003A2DC9">
        <w:rPr>
          <w:rFonts w:ascii="Times New Roman" w:hAnsi="Times New Roman" w:cs="Times New Roman"/>
          <w:color w:val="000000"/>
          <w:sz w:val="20"/>
          <w:szCs w:val="20"/>
          <w:highlight w:val="yellow"/>
        </w:rPr>
        <w:t>profile</w:t>
      </w:r>
      <w:proofErr w:type="gramEnd"/>
      <w:r w:rsidR="00C566E3" w:rsidRPr="003A2DC9">
        <w:rPr>
          <w:rFonts w:ascii="Times New Roman" w:hAnsi="Times New Roman" w:cs="Times New Roman"/>
          <w:color w:val="000000"/>
          <w:sz w:val="20"/>
          <w:szCs w:val="20"/>
          <w:highlight w:val="yellow"/>
        </w:rPr>
        <w:t xml:space="preserve">. </w:t>
      </w:r>
      <w:r w:rsidRPr="003A2DC9">
        <w:rPr>
          <w:rFonts w:ascii="Times New Roman" w:hAnsi="Times New Roman" w:cs="Times New Roman"/>
          <w:color w:val="000000"/>
          <w:sz w:val="20"/>
          <w:szCs w:val="20"/>
          <w:highlight w:val="yellow"/>
        </w:rPr>
        <w:t xml:space="preserve">Without segregation, the Cas-Cat-sAHP module will offset RMP by around 0.3mV.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can be altered to account for this change; however, altering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will result in a change in both IBI and spikes per burst. Fixing these differences requires a time consuming retuning of the cell which is less preferable compared to the alternative of segregating the Cas channel slightly above RMP.</w:t>
      </w:r>
    </w:p>
    <w:p w14:paraId="0DA32E35" w14:textId="21AF417A" w:rsidR="00C566E3" w:rsidRPr="00C566E3" w:rsidRDefault="006978BD" w:rsidP="003A2DC9">
      <w:pPr>
        <w:pStyle w:val="NormalWeb"/>
        <w:rPr>
          <w:color w:val="000000"/>
        </w:rPr>
      </w:pPr>
      <w:r>
        <w:rPr>
          <w:color w:val="000000"/>
        </w:rPr>
        <w:t> </w:t>
      </w:r>
    </w:p>
    <w:p w14:paraId="48306C43" w14:textId="1FFA150C"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w:t>
      </w:r>
      <w:proofErr w:type="spellEnd"/>
      <w:r>
        <w:t>-</w:t>
      </w:r>
      <w:proofErr w:type="spellStart"/>
      <w:r>
        <w:t>CaT</w:t>
      </w:r>
      <w:proofErr w:type="spellEnd"/>
      <w:r>
        <w:t xml:space="preserve">-sAHP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w:t>
      </w:r>
      <w:proofErr w:type="spellEnd"/>
      <w:r>
        <w:t>-</w:t>
      </w:r>
      <w:proofErr w:type="spellStart"/>
      <w:r>
        <w:t>CaT</w:t>
      </w:r>
      <w:proofErr w:type="spellEnd"/>
      <w:r>
        <w:t xml:space="preserve">-sAHP module, the minimum IBI was 120 ms, set by the minimum time constant for the Ca2+ pool to permit sAHP to activate. Ranges were not found to set the maximum on the IBI in this </w:t>
      </w:r>
      <w:r>
        <w:t xml:space="preserve">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w:t>
      </w:r>
      <w:proofErr w:type="spellEnd"/>
      <w:r w:rsidR="0072303E">
        <w:t>-</w:t>
      </w:r>
      <w:proofErr w:type="spellStart"/>
      <w:r w:rsidR="0072303E">
        <w:t>CaT</w:t>
      </w:r>
      <w:proofErr w:type="spellEnd"/>
      <w:r w:rsidR="0072303E">
        <w:t xml:space="preserve">-sAHP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67929335" w14:textId="620E901B" w:rsidR="00D93BAE" w:rsidRDefault="00FE17D1" w:rsidP="00C566E3">
      <w:pPr>
        <w:rPr>
          <w:b/>
          <w:bCs/>
        </w:rPr>
      </w:pPr>
      <w:r>
        <w:rPr>
          <w:noProof/>
        </w:rPr>
        <mc:AlternateContent>
          <mc:Choice Requires="wps">
            <w:drawing>
              <wp:anchor distT="0" distB="0" distL="114300" distR="114300" simplePos="0" relativeHeight="251672576" behindDoc="0" locked="0" layoutInCell="1" allowOverlap="1" wp14:anchorId="5A4889F1" wp14:editId="0BA8ED8C">
                <wp:simplePos x="0" y="0"/>
                <wp:positionH relativeFrom="column">
                  <wp:posOffset>91440</wp:posOffset>
                </wp:positionH>
                <wp:positionV relativeFrom="paragraph">
                  <wp:posOffset>241808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A4889F1" id="Text Box 20" o:spid="_x0000_s1029" type="#_x0000_t202" style="position:absolute;margin-left:7.2pt;margin-top:190.4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v:textbox>
              </v:shape>
            </w:pict>
          </mc:Fallback>
        </mc:AlternateContent>
      </w:r>
      <w:r>
        <w:rPr>
          <w:noProof/>
        </w:rPr>
        <w:drawing>
          <wp:inline distT="0" distB="0" distL="0" distR="0" wp14:anchorId="515AB175" wp14:editId="7C5AF5DC">
            <wp:extent cx="3108960" cy="2487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08798F09" w14:textId="77777777" w:rsidR="00D93BAE" w:rsidRDefault="00D93BAE" w:rsidP="00C566E3">
      <w:pPr>
        <w:rPr>
          <w:b/>
          <w:bCs/>
        </w:rPr>
      </w:pPr>
    </w:p>
    <w:p w14:paraId="1D4178EB" w14:textId="3C068AFB"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6D840C1B" w:rsidR="00C81685" w:rsidRPr="00C878B7" w:rsidRDefault="00C566E3" w:rsidP="00C566E3">
      <w:pPr>
        <w:rPr>
          <w:b/>
          <w:bCs/>
        </w:rPr>
      </w:pPr>
      <w:r w:rsidRPr="00C566E3">
        <w:rPr>
          <w:b/>
          <w:bCs/>
        </w:rPr>
        <w:t>oscillations in a network of CA3 cells</w:t>
      </w:r>
    </w:p>
    <w:p w14:paraId="25445227" w14:textId="49106288" w:rsidR="00977360" w:rsidRPr="00C566E3" w:rsidRDefault="00FE17D1" w:rsidP="00C566E3">
      <w:r>
        <w:rPr>
          <w:noProof/>
        </w:rPr>
        <w:drawing>
          <wp:inline distT="0" distB="0" distL="0" distR="0" wp14:anchorId="69453E5B" wp14:editId="2308EEB5">
            <wp:extent cx="3108960" cy="2826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6385"/>
                    </a:xfrm>
                    <a:prstGeom prst="rect">
                      <a:avLst/>
                    </a:prstGeom>
                    <a:noFill/>
                    <a:ln>
                      <a:noFill/>
                    </a:ln>
                  </pic:spPr>
                </pic:pic>
              </a:graphicData>
            </a:graphic>
          </wp:inline>
        </w:drawing>
      </w:r>
    </w:p>
    <w:p w14:paraId="15EEA8B9" w14:textId="46EC455E" w:rsidR="00C566E3" w:rsidRPr="00C566E3" w:rsidRDefault="003A2DC9" w:rsidP="00C566E3">
      <w:r>
        <w:rPr>
          <w:noProof/>
        </w:rPr>
        <mc:AlternateContent>
          <mc:Choice Requires="wps">
            <w:drawing>
              <wp:anchor distT="0" distB="0" distL="114300" distR="114300" simplePos="0" relativeHeight="251666432" behindDoc="0" locked="0" layoutInCell="1" allowOverlap="1" wp14:anchorId="616C1CF1" wp14:editId="5A68B95F">
                <wp:simplePos x="0" y="0"/>
                <wp:positionH relativeFrom="margin">
                  <wp:posOffset>3628390</wp:posOffset>
                </wp:positionH>
                <wp:positionV relativeFrom="paragraph">
                  <wp:posOffset>571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shape w14:anchorId="616C1CF1" id="Text Box 3" o:spid="_x0000_s1030" type="#_x0000_t202" style="position:absolute;margin-left:285.7pt;margin-top:.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2C036069" w14:textId="14A0D65F" w:rsidR="00C878B7" w:rsidRDefault="00C878B7" w:rsidP="00C566E3">
      <w:pPr>
        <w:rPr>
          <w:b/>
          <w:bCs/>
        </w:rPr>
      </w:pPr>
    </w:p>
    <w:p w14:paraId="7919D791" w14:textId="3B80FBF2" w:rsidR="00977360" w:rsidRDefault="00977360" w:rsidP="00977360">
      <w:r>
        <w:lastRenderedPageBreak/>
        <w:t xml:space="preserve">As an application of the segregation module proposed in our paper, we used a previously developed CA3 hippocampal network model to demonstrate the importance of spike frequency adaptation in theta generation </w:t>
      </w:r>
      <w:r>
        <w:rPr>
          <w:highlight w:val="yellow"/>
        </w:rPr>
        <w:t>(Ali reference)</w:t>
      </w:r>
      <w:r>
        <w:t xml:space="preserve">. After substituting in our adapting CA3 pyramidal cell, we found that providing a 15 Hz Poisson random spike train to the model Entorhinal Cortex produced a Power spectral density value of 1.2 * </w:t>
      </w:r>
      <w:r>
        <w:rPr>
          <w:color w:val="000000"/>
        </w:rPr>
        <w:t>10</w:t>
      </w:r>
      <w:r>
        <w:rPr>
          <w:color w:val="000000"/>
          <w:vertAlign w:val="superscript"/>
        </w:rPr>
        <w:t>4</w:t>
      </w:r>
      <w:r>
        <w:t xml:space="preserve"> (</w:t>
      </w:r>
      <w:proofErr w:type="spellStart"/>
      <w:r>
        <w:t>spk</w:t>
      </w:r>
      <w:proofErr w:type="spellEnd"/>
      <w:r>
        <w:t>/sec)</w:t>
      </w:r>
      <w:r>
        <w:rPr>
          <w:color w:val="000000"/>
          <w:vertAlign w:val="superscript"/>
        </w:rPr>
        <w:t xml:space="preserve"> 2</w:t>
      </w:r>
      <w:r>
        <w:t>/Hz at a frequency of 5 Hz. Conversely, when applying the same input to an identical model where the CA3 pyramidal cell was substituted with a tonic spiking</w:t>
      </w:r>
      <w:bookmarkStart w:id="0" w:name="_GoBack"/>
      <w:bookmarkEnd w:id="0"/>
      <w:r>
        <w:t xml:space="preserve"> cell of a matching FI curve, theta power did not occur. We suggest that interactions with surrounding GABAergic interneurons require strong input from pyramidal CA3 cells to produce theta power. Though the average frequency was matched when generating theta </w:t>
      </w:r>
      <w:r>
        <w:t>cases,</w:t>
      </w:r>
      <w:r>
        <w:t xml:space="preserve"> we were not able to replicate the initial high frequency pulse which is present in the adapting cell.  </w:t>
      </w:r>
    </w:p>
    <w:p w14:paraId="794CC19E" w14:textId="77777777" w:rsidR="00977360" w:rsidRDefault="00977360"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0FB3A46A"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w:t>
      </w:r>
      <w:r w:rsidRPr="00C566E3">
        <w:t xml:space="preserve">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 had additional degrees of freedom which made it possible to independently vary both burst duration and inter-burst interval.</w:t>
      </w:r>
      <w:r w:rsidR="00A20F15">
        <w:t xml:space="preserve"> </w:t>
      </w:r>
      <w:proofErr w:type="gramStart"/>
      <w:r w:rsidR="00A20F15" w:rsidRPr="00A20F15">
        <w:rPr>
          <w:highlight w:val="yellow"/>
        </w:rPr>
        <w:t>That being said, the</w:t>
      </w:r>
      <w:proofErr w:type="gramEnd"/>
      <w:r w:rsidR="00A20F15" w:rsidRPr="00A20F15">
        <w:rPr>
          <w:highlight w:val="yellow"/>
        </w:rPr>
        <w:t xml:space="preserve"> Nap-KM module seems to allow for a faster burst spiking profile than what is possible with the </w:t>
      </w:r>
      <w:proofErr w:type="spellStart"/>
      <w:r w:rsidR="00A20F15" w:rsidRPr="00A20F15">
        <w:rPr>
          <w:highlight w:val="yellow"/>
        </w:rPr>
        <w:t>CaS</w:t>
      </w:r>
      <w:proofErr w:type="spellEnd"/>
      <w:r w:rsidR="00A20F15" w:rsidRPr="00A20F15">
        <w:rPr>
          <w:highlight w:val="yellow"/>
        </w:rPr>
        <w:t>-</w:t>
      </w:r>
      <w:proofErr w:type="spellStart"/>
      <w:r w:rsidR="00A20F15" w:rsidRPr="00A20F15">
        <w:rPr>
          <w:highlight w:val="yellow"/>
        </w:rPr>
        <w:t>CaT</w:t>
      </w:r>
      <w:proofErr w:type="spellEnd"/>
      <w:r w:rsidR="00A20F15" w:rsidRPr="00A20F15">
        <w:rPr>
          <w:highlight w:val="yellow"/>
        </w:rPr>
        <w:t>-sAHP module which may mean it is necessary in cells that display this characteristic.</w:t>
      </w:r>
    </w:p>
    <w:p w14:paraId="12F11FB9" w14:textId="77777777" w:rsidR="00C566E3" w:rsidRPr="00C566E3" w:rsidRDefault="00C566E3" w:rsidP="00C566E3">
      <w:pPr>
        <w:rPr>
          <w:u w:val="single"/>
        </w:rPr>
      </w:pPr>
    </w:p>
    <w:p w14:paraId="475AA7BE" w14:textId="77777777" w:rsidR="00C566E3" w:rsidRPr="00FE17D1" w:rsidRDefault="00C566E3" w:rsidP="00C566E3">
      <w:pPr>
        <w:rPr>
          <w:u w:val="single"/>
        </w:rPr>
      </w:pPr>
      <w:r w:rsidRPr="00FE17D1">
        <w:rPr>
          <w:u w:val="single"/>
        </w:rPr>
        <w:t>Automated pipeline for developing biophysical models of single neurons</w:t>
      </w:r>
    </w:p>
    <w:p w14:paraId="278A3D8F" w14:textId="4B25A332" w:rsidR="0015028E" w:rsidRDefault="00C566E3" w:rsidP="00C566E3">
      <w:r w:rsidRPr="00C566E3">
        <w:t xml:space="preserve">The segregation method with its lack of interaction among the various current modules makes the tuning process more efficient and facilitates automation via the machine learning package. </w:t>
      </w:r>
      <w:r w:rsidRPr="005D7E63">
        <w:rPr>
          <w:highlight w:val="magenta"/>
        </w:rPr>
        <w:t>Automation of the simple spiking module was shown in the Results section.</w:t>
      </w:r>
      <w:r w:rsidRPr="00C566E3">
        <w:t xml:space="preserve"> Ongoing work focuses on extending the process to</w:t>
      </w:r>
      <w:r w:rsidR="00C06C20">
        <w:t xml:space="preserve"> include</w:t>
      </w:r>
      <w:r w:rsidRPr="00C566E3">
        <w:t xml:space="preserve"> the Nap-KM and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3"/>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4EE8D" w14:textId="77777777" w:rsidR="003C7107" w:rsidRDefault="003C7107">
      <w:r>
        <w:separator/>
      </w:r>
    </w:p>
  </w:endnote>
  <w:endnote w:type="continuationSeparator" w:id="0">
    <w:p w14:paraId="50A20228" w14:textId="77777777" w:rsidR="003C7107" w:rsidRDefault="003C71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0487E" w14:textId="77777777" w:rsidR="003C7107" w:rsidRDefault="003C7107"/>
  </w:footnote>
  <w:footnote w:type="continuationSeparator" w:id="0">
    <w:p w14:paraId="2AF23FAC" w14:textId="77777777" w:rsidR="003C7107" w:rsidRDefault="003C7107">
      <w:r>
        <w:continuationSeparator/>
      </w:r>
    </w:p>
  </w:footnote>
  <w:footnote w:id="1">
    <w:p w14:paraId="40CA3831" w14:textId="1F5E8947" w:rsidR="00FE17D1" w:rsidRPr="00FE17D1" w:rsidRDefault="00FE17D1" w:rsidP="00FE17D1">
      <w:pPr>
        <w:pStyle w:val="FootnoteText"/>
        <w:rPr>
          <w:rFonts w:ascii="Arial" w:hAnsi="Arial" w:cs="Arial"/>
          <w:color w:val="000000"/>
        </w:rPr>
      </w:pPr>
      <w:r w:rsidRPr="00FE17D1">
        <w:rPr>
          <w:rFonts w:ascii="Arial" w:hAnsi="Arial" w:cs="Arial"/>
          <w:color w:val="000000"/>
        </w:rPr>
        <w:t>This research was supported in part by This research was supported in part by grants NIH MH122023 and NSF OAC-1730655 to SSN.</w:t>
      </w:r>
    </w:p>
    <w:p w14:paraId="662B1F59" w14:textId="77777777" w:rsidR="00FE17D1" w:rsidRDefault="00FE17D1" w:rsidP="00FE17D1">
      <w:pPr>
        <w:pStyle w:val="FootnoteText"/>
      </w:pPr>
    </w:p>
    <w:p w14:paraId="563B7107" w14:textId="416BF88D" w:rsidR="00FE17D1" w:rsidRPr="00FE17D1" w:rsidRDefault="00FE17D1" w:rsidP="00FE17D1">
      <w:pPr>
        <w:pStyle w:val="FootnoteText"/>
        <w:rPr>
          <w:rFonts w:ascii="Arial" w:hAnsi="Arial" w:cs="Arial"/>
          <w:color w:val="000000"/>
        </w:rPr>
      </w:pPr>
      <w:r>
        <w:t>*</w:t>
      </w:r>
      <w:r w:rsidRPr="00FE17D1">
        <w:rPr>
          <w:rFonts w:ascii="Arial" w:hAnsi="Arial" w:cs="Arial"/>
          <w:color w:val="000000"/>
        </w:rPr>
        <w:t xml:space="preserve">N Opsal, P Canfield, T Banks and SS Nair are with Electrical Engineering and Computer Science, University of Missouri, Columbia MO 65211 (corresponding author SSN phone: 573-882-2964; fax: 573-882-0397; e-mail: </w:t>
      </w:r>
      <w:hyperlink r:id="rId1" w:history="1">
        <w:r w:rsidRPr="00FE17D1">
          <w:rPr>
            <w:rStyle w:val="Hyperlink"/>
            <w:rFonts w:ascii="Arial" w:hAnsi="Arial" w:cs="Arial"/>
          </w:rPr>
          <w:t>nairs@missouri.edu</w:t>
        </w:r>
      </w:hyperlink>
      <w:r w:rsidRPr="00FE17D1">
        <w:rPr>
          <w:rFonts w:ascii="Arial" w:hAnsi="Arial" w:cs="Arial"/>
          <w:color w:val="000000"/>
        </w:rPr>
        <w:t xml:space="preserve">). </w:t>
      </w:r>
    </w:p>
    <w:p w14:paraId="164967BD" w14:textId="2B1ADE2D" w:rsidR="00C2692F" w:rsidRDefault="00C2692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211AAF"/>
    <w:rsid w:val="00292AD5"/>
    <w:rsid w:val="0031792D"/>
    <w:rsid w:val="00355EDE"/>
    <w:rsid w:val="00386408"/>
    <w:rsid w:val="003A2DC9"/>
    <w:rsid w:val="003B3C7B"/>
    <w:rsid w:val="003C7107"/>
    <w:rsid w:val="003E680F"/>
    <w:rsid w:val="00415382"/>
    <w:rsid w:val="0044077C"/>
    <w:rsid w:val="00462339"/>
    <w:rsid w:val="004929F3"/>
    <w:rsid w:val="00571837"/>
    <w:rsid w:val="00582132"/>
    <w:rsid w:val="005B476A"/>
    <w:rsid w:val="005D7E63"/>
    <w:rsid w:val="00621549"/>
    <w:rsid w:val="006978BD"/>
    <w:rsid w:val="006D5709"/>
    <w:rsid w:val="006F5250"/>
    <w:rsid w:val="0072303E"/>
    <w:rsid w:val="0072734B"/>
    <w:rsid w:val="007E061C"/>
    <w:rsid w:val="007E755A"/>
    <w:rsid w:val="007F61BC"/>
    <w:rsid w:val="00977360"/>
    <w:rsid w:val="009A5EF1"/>
    <w:rsid w:val="009C288F"/>
    <w:rsid w:val="00A20F15"/>
    <w:rsid w:val="00A315B5"/>
    <w:rsid w:val="00A407F4"/>
    <w:rsid w:val="00AB5530"/>
    <w:rsid w:val="00AB657F"/>
    <w:rsid w:val="00AC2754"/>
    <w:rsid w:val="00AE3293"/>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D93B3F"/>
    <w:rsid w:val="00D93BAE"/>
    <w:rsid w:val="00DC10A0"/>
    <w:rsid w:val="00E16811"/>
    <w:rsid w:val="00E71F51"/>
    <w:rsid w:val="00E76E91"/>
    <w:rsid w:val="00E94C00"/>
    <w:rsid w:val="00EE7A12"/>
    <w:rsid w:val="00F365D0"/>
    <w:rsid w:val="00F5760C"/>
    <w:rsid w:val="00FB46DE"/>
    <w:rsid w:val="00FE17D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uiPriority w:val="99"/>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 w:type="character" w:customStyle="1" w:styleId="FootnoteTextChar">
    <w:name w:val="Footnote Text Char"/>
    <w:basedOn w:val="DefaultParagraphFont"/>
    <w:link w:val="FootnoteText"/>
    <w:uiPriority w:val="99"/>
    <w:semiHidden/>
    <w:rsid w:val="00FE17D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0840539">
      <w:bodyDiv w:val="1"/>
      <w:marLeft w:val="0"/>
      <w:marRight w:val="0"/>
      <w:marTop w:val="0"/>
      <w:marBottom w:val="0"/>
      <w:divBdr>
        <w:top w:val="none" w:sz="0" w:space="0" w:color="auto"/>
        <w:left w:val="none" w:sz="0" w:space="0" w:color="auto"/>
        <w:bottom w:val="none" w:sz="0" w:space="0" w:color="auto"/>
        <w:right w:val="none" w:sz="0" w:space="0" w:color="auto"/>
      </w:divBdr>
    </w:div>
    <w:div w:id="780952364">
      <w:bodyDiv w:val="1"/>
      <w:marLeft w:val="0"/>
      <w:marRight w:val="0"/>
      <w:marTop w:val="0"/>
      <w:marBottom w:val="0"/>
      <w:divBdr>
        <w:top w:val="none" w:sz="0" w:space="0" w:color="auto"/>
        <w:left w:val="none" w:sz="0" w:space="0" w:color="auto"/>
        <w:bottom w:val="none" w:sz="0" w:space="0" w:color="auto"/>
        <w:right w:val="none" w:sz="0" w:space="0" w:color="auto"/>
      </w:divBdr>
    </w:div>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2841">
      <w:bodyDiv w:val="1"/>
      <w:marLeft w:val="0"/>
      <w:marRight w:val="0"/>
      <w:marTop w:val="0"/>
      <w:marBottom w:val="0"/>
      <w:divBdr>
        <w:top w:val="none" w:sz="0" w:space="0" w:color="auto"/>
        <w:left w:val="none" w:sz="0" w:space="0" w:color="auto"/>
        <w:bottom w:val="none" w:sz="0" w:space="0" w:color="auto"/>
        <w:right w:val="none" w:sz="0" w:space="0" w:color="auto"/>
      </w:divBdr>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nairs@missouri.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CB71A-79BF-4BDB-AE55-5E7E071ED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858</TotalTime>
  <Pages>4</Pages>
  <Words>4717</Words>
  <Characters>26889</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pete canfield</cp:lastModifiedBy>
  <cp:revision>23</cp:revision>
  <cp:lastPrinted>2012-01-31T04:17:00Z</cp:lastPrinted>
  <dcterms:created xsi:type="dcterms:W3CDTF">2020-12-09T04:15:00Z</dcterms:created>
  <dcterms:modified xsi:type="dcterms:W3CDTF">2020-12-22T05:43:00Z</dcterms:modified>
</cp:coreProperties>
</file>